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C5B5B" w14:textId="77777777" w:rsidR="00E1217C" w:rsidRDefault="00E1217C" w:rsidP="00E1217C">
      <w:pPr>
        <w:spacing w:after="0"/>
        <w:jc w:val="both"/>
        <w:rPr>
          <w:rFonts w:ascii="Times New Roman" w:eastAsia="AdvC2866" w:hAnsi="Times New Roman" w:cs="Times New Roman"/>
          <w:sz w:val="24"/>
          <w:szCs w:val="24"/>
        </w:rPr>
      </w:pPr>
      <w:bookmarkStart w:id="0" w:name="_GoBack"/>
      <w:r w:rsidRPr="00F919BF">
        <w:rPr>
          <w:rFonts w:ascii="Times New Roman" w:eastAsia="AdvC2866" w:hAnsi="Times New Roman" w:cs="Times New Roman"/>
          <w:b/>
          <w:sz w:val="24"/>
          <w:szCs w:val="24"/>
        </w:rPr>
        <w:t>Table S4</w:t>
      </w:r>
      <w:bookmarkEnd w:id="0"/>
      <w:r w:rsidRPr="00F919BF">
        <w:rPr>
          <w:rFonts w:ascii="Times New Roman" w:eastAsia="AdvC2866" w:hAnsi="Times New Roman" w:cs="Times New Roman"/>
          <w:b/>
          <w:sz w:val="24"/>
          <w:szCs w:val="24"/>
        </w:rPr>
        <w:t xml:space="preserve">: Model parameters with their values and references. </w:t>
      </w:r>
      <w:r w:rsidRPr="00F919BF">
        <w:rPr>
          <w:rFonts w:ascii="Times New Roman" w:eastAsia="AdvC2866" w:hAnsi="Times New Roman" w:cs="Times New Roman"/>
          <w:sz w:val="24"/>
          <w:szCs w:val="24"/>
        </w:rPr>
        <w:t>Parameters in the upper part of the table have been taken from the literature or estimated. Calibration parameters (with 95% confidence intervals) are shown in the lower part of the table.</w:t>
      </w:r>
    </w:p>
    <w:p w14:paraId="6B5D37D9" w14:textId="77777777" w:rsidR="00D338CA" w:rsidRPr="00F919BF" w:rsidRDefault="00D338CA" w:rsidP="00E1217C">
      <w:pPr>
        <w:spacing w:after="0"/>
        <w:jc w:val="both"/>
        <w:rPr>
          <w:rFonts w:ascii="Times New Roman" w:eastAsia="AdvC2866" w:hAnsi="Times New Roman" w:cs="Times New Roman"/>
          <w:sz w:val="24"/>
          <w:szCs w:val="24"/>
        </w:rPr>
      </w:pPr>
    </w:p>
    <w:p w14:paraId="31895461" w14:textId="77777777" w:rsidR="00E1217C" w:rsidRPr="00F919BF" w:rsidRDefault="00E1217C" w:rsidP="00E1217C">
      <w:pPr>
        <w:spacing w:after="0"/>
        <w:rPr>
          <w:rFonts w:ascii="Times New Roman" w:eastAsia="AdvC2866" w:hAnsi="Times New Roman" w:cs="Times New Roman"/>
          <w:b/>
          <w:sz w:val="20"/>
          <w:szCs w:val="20"/>
        </w:rPr>
      </w:pPr>
    </w:p>
    <w:tbl>
      <w:tblPr>
        <w:tblStyle w:val="Grilledutableau1"/>
        <w:tblW w:w="0" w:type="auto"/>
        <w:jc w:val="center"/>
        <w:tblInd w:w="-112" w:type="dxa"/>
        <w:tblLook w:val="04A0" w:firstRow="1" w:lastRow="0" w:firstColumn="1" w:lastColumn="0" w:noHBand="0" w:noVBand="1"/>
      </w:tblPr>
      <w:tblGrid>
        <w:gridCol w:w="1309"/>
        <w:gridCol w:w="1402"/>
        <w:gridCol w:w="2410"/>
        <w:gridCol w:w="3969"/>
        <w:gridCol w:w="8"/>
      </w:tblGrid>
      <w:tr w:rsidR="00E1217C" w:rsidRPr="00F919BF" w14:paraId="28C69722" w14:textId="77777777" w:rsidTr="00486DA6">
        <w:trPr>
          <w:gridAfter w:val="1"/>
          <w:wAfter w:w="8" w:type="dxa"/>
          <w:jc w:val="center"/>
        </w:trPr>
        <w:tc>
          <w:tcPr>
            <w:tcW w:w="1309" w:type="dxa"/>
            <w:vAlign w:val="center"/>
          </w:tcPr>
          <w:p w14:paraId="7C76C80E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1402" w:type="dxa"/>
            <w:vAlign w:val="center"/>
          </w:tcPr>
          <w:p w14:paraId="73E5B17A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b/>
                <w:sz w:val="24"/>
                <w:szCs w:val="24"/>
              </w:rPr>
              <w:t>Units</w:t>
            </w:r>
          </w:p>
        </w:tc>
        <w:tc>
          <w:tcPr>
            <w:tcW w:w="2410" w:type="dxa"/>
            <w:vAlign w:val="center"/>
          </w:tcPr>
          <w:p w14:paraId="4DD680D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b/>
                <w:sz w:val="24"/>
                <w:szCs w:val="24"/>
              </w:rPr>
              <w:t>Value</w:t>
            </w:r>
          </w:p>
        </w:tc>
        <w:tc>
          <w:tcPr>
            <w:tcW w:w="3969" w:type="dxa"/>
            <w:vAlign w:val="center"/>
          </w:tcPr>
          <w:p w14:paraId="3919AB1F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E1217C" w:rsidRPr="00F919BF" w14:paraId="3BDD1CC7" w14:textId="77777777" w:rsidTr="00486DA6">
        <w:trPr>
          <w:jc w:val="center"/>
        </w:trPr>
        <w:tc>
          <w:tcPr>
            <w:tcW w:w="1309" w:type="dxa"/>
            <w:vAlign w:val="center"/>
          </w:tcPr>
          <w:p w14:paraId="65A0C924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β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64516974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22477F41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.0</m:t>
                </m:r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2BE99A9C" w14:textId="3D706BF5" w:rsidR="00E1217C" w:rsidRPr="00F919BF" w:rsidRDefault="00386DE1" w:rsidP="00386DE1">
            <w:pPr>
              <w:autoSpaceDE w:val="0"/>
              <w:autoSpaceDN w:val="0"/>
              <w:adjustRightInd w:val="0"/>
              <w:spacing w:after="0"/>
              <w:ind w:left="-11" w:firstLine="11"/>
              <w:jc w:val="center"/>
              <w:rPr>
                <w:rFonts w:ascii="Times New Roman" w:hAnsi="Times New Roman" w:cs="Times New Roman"/>
                <w:sz w:val="24"/>
                <w:szCs w:val="24"/>
                <w:lang w:val="fr-CH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fldChar w:fldCharType="begin">
                <w:fldData xml:space="preserve">PEVuZE5vdGU+PENpdGU+PEF1dGhvcj5SaW5hbGRvPC9BdXRob3I+PFllYXI+MjAxMjwvWWVhcj48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instrText xml:space="preserve"> ADDIN EN.CITE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fldChar w:fldCharType="begin">
                <w:fldData xml:space="preserve">PEVuZE5vdGU+PENpdGU+PEF1dGhvcj5SaW5hbGRvPC9BdXRob3I+PFllYXI+MjAxMjwvWWVhcj48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instrText xml:space="preserve"> ADDIN EN.CITE.DATA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fldChar w:fldCharType="end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  <w:lang w:val="fr-CH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t>,</w:t>
            </w:r>
            <w:hyperlink w:anchor="_ENREF_6" w:tooltip="Codeco, 2001 #3754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  <w:lang w:val="fr-CH"/>
                </w:rPr>
                <w:t>6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t>,</w:t>
            </w:r>
            <w:hyperlink w:anchor="_ENREF_44" w:tooltip="Bertuzzo, 2008 #3840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  <w:lang w:val="fr-CH"/>
                </w:rPr>
                <w:t>44-46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  <w:lang w:val="fr-CH"/>
              </w:rPr>
              <w:fldChar w:fldCharType="end"/>
            </w:r>
          </w:p>
        </w:tc>
      </w:tr>
      <w:tr w:rsidR="00E1217C" w:rsidRPr="00F919BF" w14:paraId="55FB3BBF" w14:textId="77777777" w:rsidTr="00486DA6">
        <w:trPr>
          <w:jc w:val="center"/>
        </w:trPr>
        <w:tc>
          <w:tcPr>
            <w:tcW w:w="1309" w:type="dxa"/>
            <w:vAlign w:val="center"/>
          </w:tcPr>
          <w:p w14:paraId="2CA5CA6C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α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6F5359B0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6BA4A793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4.0×</m:t>
                </m:r>
                <m:sSup>
                  <m:sSup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-3</m:t>
                    </m:r>
                  </m:sup>
                </m:sSup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26BDAF4F" w14:textId="1B099891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Rinaldo&lt;/Author&gt;&lt;Year&gt;2012&lt;/Year&gt;&lt;RecNum&gt;3595&lt;/RecNum&gt;&lt;DisplayText&gt;[5]&lt;/DisplayText&gt;&lt;record&gt;&lt;rec-number&gt;3595&lt;/rec-number&gt;&lt;foreign-keys&gt;&lt;key app="EN" db-id="sfa0zv5wrevxtferfwpv595xe2wzvew5rraf"&gt;3595&lt;/key&gt;&lt;/foreign-keys&gt;&lt;ref-type name="Journal Article"&gt;17&lt;/ref-type&gt;&lt;contributors&gt;&lt;authors&gt;&lt;author&gt;Rinaldo, A.&lt;/author&gt;&lt;author&gt;Bertuzzo, E.&lt;/author&gt;&lt;author&gt;Mari, L.&lt;/author&gt;&lt;author&gt;Righetto, L.&lt;/author&gt;&lt;author&gt;Blokesch, M.&lt;/author&gt;&lt;author&gt;Gatto, M.&lt;/author&gt;&lt;author&gt;Casagrandi, R.&lt;/author&gt;&lt;author&gt;Murray, M.&lt;/author&gt;&lt;author&gt;Vesenbeckh, S. M.&lt;/author&gt;&lt;author&gt;Rodriguez-Iturbe, I.&lt;/author&gt;&lt;/authors&gt;&lt;/contributors&gt;&lt;auth-address&gt;Laboratory of Ecohydrology, School of Architecture, Civil and Environmental Engineering, and Laboratory of Molecular Microbiology, Global Health Institute, Ecole Polytechnique Federale de Lausanne, 1015 Lausanne, Switzerland.&lt;/auth-address&gt;&lt;titles&gt;&lt;title&gt;Reassessment of the 2010-2011 Haiti cholera outbreak and rainfall-driven multiseason projections&lt;/title&gt;&lt;secondary-title&gt;Proc. Natl. Acad. Sci. USA&lt;/secondary-title&gt;&lt;alt-title&gt;Proc Natl Acad Sci U S A&lt;/alt-title&gt;&lt;/titles&gt;&lt;periodical&gt;&lt;full-title&gt;Proc. Natl. Acad. Sci. USA&lt;/full-title&gt;&lt;/periodical&gt;&lt;alt-periodical&gt;&lt;full-title&gt;Proc Natl Acad Sci U S A&lt;/full-title&gt;&lt;/alt-periodical&gt;&lt;pages&gt;6602-7&lt;/pages&gt;&lt;volume&gt;109&lt;/volume&gt;&lt;number&gt;17&lt;/number&gt;&lt;edition&gt;2012/04/17&lt;/edition&gt;&lt;dates&gt;&lt;year&gt;2012&lt;/year&gt;&lt;pub-dates&gt;&lt;date&gt;Apr 24&lt;/date&gt;&lt;/pub-dates&gt;&lt;/dates&gt;&lt;isbn&gt;1091-6490 (Electronic)&amp;#xD;0027-8424 (Linking)&lt;/isbn&gt;&lt;accession-num&gt;22505737&lt;/accession-num&gt;&lt;urls&gt;&lt;related-urls&gt;&lt;url&gt;http://www.ncbi.nlm.nih.gov/pubmed/22505737&lt;/url&gt;&lt;/related-urls&gt;&lt;/urls&gt;&lt;electronic-resource-num&gt;10.1073/pnas.1203333109&lt;/electronic-resource-num&gt;&lt;language&gt;eng&lt;/language&gt;&lt;/record&gt;&lt;/Cite&gt;&lt;/EndNote&gt;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="00E1217C" w:rsidRPr="00F919BF">
              <w:rPr>
                <w:rFonts w:ascii="Times New Roman" w:hAnsi="Times New Roman" w:cs="Times New Roman"/>
                <w:sz w:val="24"/>
                <w:szCs w:val="24"/>
              </w:rPr>
              <w:t xml:space="preserve"> PAHO, 2011</w:t>
            </w:r>
          </w:p>
        </w:tc>
      </w:tr>
      <w:tr w:rsidR="00E1217C" w:rsidRPr="00F919BF" w14:paraId="04D3A57F" w14:textId="77777777" w:rsidTr="00486DA6">
        <w:trPr>
          <w:jc w:val="center"/>
        </w:trPr>
        <w:tc>
          <w:tcPr>
            <w:tcW w:w="1309" w:type="dxa"/>
            <w:vAlign w:val="center"/>
          </w:tcPr>
          <w:p w14:paraId="222FE442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μ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22547199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1C96C836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/(61×365)</m:t>
                </m:r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5F8B79FC" w14:textId="332953A2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Rinaldo&lt;/Author&gt;&lt;Year&gt;2012&lt;/Year&gt;&lt;RecNum&gt;3595&lt;/RecNum&gt;&lt;DisplayText&gt;[5]&lt;/DisplayText&gt;&lt;record&gt;&lt;rec-number&gt;3595&lt;/rec-number&gt;&lt;foreign-keys&gt;&lt;key app="EN" db-id="sfa0zv5wrevxtferfwpv595xe2wzvew5rraf"&gt;3595&lt;/key&gt;&lt;/foreign-keys&gt;&lt;ref-type name="Journal Article"&gt;17&lt;/ref-type&gt;&lt;contributors&gt;&lt;authors&gt;&lt;author&gt;Rinaldo, A.&lt;/author&gt;&lt;author&gt;Bertuzzo, E.&lt;/author&gt;&lt;author&gt;Mari, L.&lt;/author&gt;&lt;author&gt;Righetto, L.&lt;/author&gt;&lt;author&gt;Blokesch, M.&lt;/author&gt;&lt;author&gt;Gatto, M.&lt;/author&gt;&lt;author&gt;Casagrandi, R.&lt;/author&gt;&lt;author&gt;Murray, M.&lt;/author&gt;&lt;author&gt;Vesenbeckh, S. M.&lt;/author&gt;&lt;author&gt;Rodriguez-Iturbe, I.&lt;/author&gt;&lt;/authors&gt;&lt;/contributors&gt;&lt;auth-address&gt;Laboratory of Ecohydrology, School of Architecture, Civil and Environmental Engineering, and Laboratory of Molecular Microbiology, Global Health Institute, Ecole Polytechnique Federale de Lausanne, 1015 Lausanne, Switzerland.&lt;/auth-address&gt;&lt;titles&gt;&lt;title&gt;Reassessment of the 2010-2011 Haiti cholera outbreak and rainfall-driven multiseason projections&lt;/title&gt;&lt;secondary-title&gt;Proc. Natl. Acad. Sci. USA&lt;/secondary-title&gt;&lt;alt-title&gt;Proc Natl Acad Sci U S A&lt;/alt-title&gt;&lt;/titles&gt;&lt;periodical&gt;&lt;full-title&gt;Proc. Natl. Acad. Sci. USA&lt;/full-title&gt;&lt;/periodical&gt;&lt;alt-periodical&gt;&lt;full-title&gt;Proc Natl Acad Sci U S A&lt;/full-title&gt;&lt;/alt-periodical&gt;&lt;pages&gt;6602-7&lt;/pages&gt;&lt;volume&gt;109&lt;/volume&gt;&lt;number&gt;17&lt;/number&gt;&lt;edition&gt;2012/04/17&lt;/edition&gt;&lt;dates&gt;&lt;year&gt;2012&lt;/year&gt;&lt;pub-dates&gt;&lt;date&gt;Apr 24&lt;/date&gt;&lt;/pub-dates&gt;&lt;/dates&gt;&lt;isbn&gt;1091-6490 (Electronic)&amp;#xD;0027-8424 (Linking)&lt;/isbn&gt;&lt;accession-num&gt;22505737&lt;/accession-num&gt;&lt;urls&gt;&lt;related-urls&gt;&lt;url&gt;http://www.ncbi.nlm.nih.gov/pubmed/22505737&lt;/url&gt;&lt;/related-urls&gt;&lt;/urls&gt;&lt;electronic-resource-num&gt;10.1073/pnas.1203333109&lt;/electronic-resource-num&gt;&lt;language&gt;eng&lt;/language&gt;&lt;/record&gt;&lt;/Cite&gt;&lt;/EndNote&gt;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="00E1217C" w:rsidRPr="00F919BF">
              <w:rPr>
                <w:rFonts w:ascii="Times New Roman" w:hAnsi="Times New Roman" w:cs="Times New Roman"/>
                <w:sz w:val="24"/>
                <w:szCs w:val="24"/>
              </w:rPr>
              <w:t xml:space="preserve"> CIA, 2009</w:t>
            </w:r>
          </w:p>
        </w:tc>
      </w:tr>
      <w:tr w:rsidR="00E1217C" w:rsidRPr="00F919BF" w14:paraId="74E1D3CC" w14:textId="77777777" w:rsidTr="00486DA6">
        <w:trPr>
          <w:jc w:val="center"/>
        </w:trPr>
        <w:tc>
          <w:tcPr>
            <w:tcW w:w="1309" w:type="dxa"/>
            <w:vAlign w:val="center"/>
          </w:tcPr>
          <w:p w14:paraId="4680B0A9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γ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52060DB9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4D49533D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.2</m:t>
                </m:r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110B2D9E" w14:textId="44725975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iwxOSwyOSw0NCw0NV08L0Rpc3Bs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iwxOSwyOSw0NCw0NV08L0Rpc3Bs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.DATA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6" w:tooltip="Codeco, 2001 #3754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19" w:tooltip="Bertuzzo, 2011 #3273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29" w:tooltip="Andrews, 2011 #3266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4" w:tooltip="Bertuzzo, 2008 #3840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4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5" w:tooltip="Mari, 2012 #3837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E1217C" w:rsidRPr="00F919BF" w14:paraId="674BF702" w14:textId="77777777" w:rsidTr="00486DA6">
        <w:trPr>
          <w:jc w:val="center"/>
        </w:trPr>
        <w:tc>
          <w:tcPr>
            <w:tcW w:w="1309" w:type="dxa"/>
            <w:vAlign w:val="center"/>
          </w:tcPr>
          <w:p w14:paraId="16872B4E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1402" w:type="dxa"/>
            <w:vAlign w:val="center"/>
          </w:tcPr>
          <w:p w14:paraId="5A94FBEB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20914322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.2</m:t>
                </m:r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7FC9443E" w14:textId="3D35CF0D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iwxOSw0NCw0NV08L0Rpc3BsYXlU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iwxOSw0NCw0NV08L0Rpc3BsYXlU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.DATA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6" w:tooltip="Codeco, 2001 #3754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19" w:tooltip="Bertuzzo, 2011 #3273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4" w:tooltip="Bertuzzo, 2008 #3840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4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5" w:tooltip="Mari, 2012 #3837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E1217C" w:rsidRPr="00F919BF" w14:paraId="090E73D7" w14:textId="77777777" w:rsidTr="00486DA6">
        <w:trPr>
          <w:jc w:val="center"/>
        </w:trPr>
        <w:tc>
          <w:tcPr>
            <w:tcW w:w="1309" w:type="dxa"/>
            <w:vAlign w:val="center"/>
          </w:tcPr>
          <w:p w14:paraId="684FE490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ρ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5C00442C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vAlign w:val="center"/>
          </w:tcPr>
          <w:p w14:paraId="1144405A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/(3×365)</m:t>
                </m:r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0265738C" w14:textId="2147C80D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DddPC9EaXNwbGF5VGV4dD48cmVj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SaW5hbGRvPC9BdXRob3I+PFllYXI+MjAxMjwvWWVhcj48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.DATA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Rinaldo, 2012 #359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7" w:tooltip="Koelle, 2005 #2872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7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E1217C" w:rsidRPr="00F919BF" w14:paraId="707B83B3" w14:textId="77777777" w:rsidTr="00486DA6">
        <w:trPr>
          <w:jc w:val="center"/>
        </w:trPr>
        <w:tc>
          <w:tcPr>
            <w:tcW w:w="1309" w:type="dxa"/>
            <w:vAlign w:val="center"/>
          </w:tcPr>
          <w:p w14:paraId="0A7EB882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color w:val="000000"/>
                    <w:sz w:val="24"/>
                    <w:szCs w:val="24"/>
                  </w:rPr>
                  <m:t>ε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3A78FC94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vAlign w:val="center"/>
          </w:tcPr>
          <w:p w14:paraId="4E7E8E89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eastAsia="Calibri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682F0FBC" w14:textId="7B5AE7D2" w:rsidR="00E1217C" w:rsidRPr="00F919BF" w:rsidRDefault="00386DE1" w:rsidP="00386DE1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Nelson&lt;/Author&gt;&lt;Year&gt;2009&lt;/Year&gt;&lt;RecNum&gt;2915&lt;/RecNum&gt;&lt;DisplayText&gt;[9]&lt;/DisplayText&gt;&lt;record&gt;&lt;rec-number&gt;2915&lt;/rec-number&gt;&lt;foreign-keys&gt;&lt;key app="EN" db-id="sfa0zv5wrevxtferfwpv595xe2wzvew5rraf"&gt;2915&lt;/key&gt;&lt;/foreign-keys&gt;&lt;ref-type name="Journal Article"&gt;17&lt;/ref-type&gt;&lt;contributors&gt;&lt;authors&gt;&lt;author&gt;Nelson, E. J.&lt;/author&gt;&lt;author&gt;Harris, J. B.&lt;/author&gt;&lt;author&gt;Morris, J. G., Jr.&lt;/author&gt;&lt;author&gt;Calderwood, S. B.&lt;/author&gt;&lt;author&gt;Camilli, A.&lt;/author&gt;&lt;/authors&gt;&lt;/contributors&gt;&lt;auth-address&gt;Howard Hughes Medical Institute, Department of Molecular Biology and Microbiology, Tufts University School of Medicine, Boston, Massachusetts 02111, USA.&lt;/auth-address&gt;&lt;titles&gt;&lt;title&gt;Cholera transmission: the host, pathogen and bacteriophage dynamic&lt;/title&gt;&lt;secondary-title&gt;Nat. Rev. Microbiol.&lt;/secondary-title&gt;&lt;/titles&gt;&lt;periodical&gt;&lt;full-title&gt;Nat. Rev. Microbiol.&lt;/full-title&gt;&lt;/periodical&gt;&lt;pages&gt;693-702&lt;/pages&gt;&lt;volume&gt;7&lt;/volume&gt;&lt;number&gt;10&lt;/number&gt;&lt;edition&gt;2009/09/17&lt;/edition&gt;&lt;keywords&gt;&lt;keyword&gt;Animals&lt;/keyword&gt;&lt;keyword&gt;Bacteriophages/*physiology&lt;/keyword&gt;&lt;keyword&gt;Cholera/epidemiology/immunology/microbiology/*transmission&lt;/keyword&gt;&lt;keyword&gt;Fresh Water/microbiology&lt;/keyword&gt;&lt;keyword&gt;Humans&lt;/keyword&gt;&lt;keyword&gt;Vibrio cholerae/genetics/immunology/*pathogenicity/*virology&lt;/keyword&gt;&lt;keyword&gt;Zimbabwe/epidemiology&lt;/keyword&gt;&lt;/keywords&gt;&lt;dates&gt;&lt;year&gt;2009&lt;/year&gt;&lt;pub-dates&gt;&lt;date&gt;Oct&lt;/date&gt;&lt;/pub-dates&gt;&lt;/dates&gt;&lt;isbn&gt;1740-1534 (Electronic)&amp;#xD;1740-1526 (Linking)&lt;/isbn&gt;&lt;accession-num&gt;19756008&lt;/accession-num&gt;&lt;urls&gt;&lt;related-urls&gt;&lt;url&gt;http://www.ncbi.nlm.nih.gov/entrez/query.fcgi?cmd=Retrieve&amp;amp;db=PubMed&amp;amp;dopt=Citation&amp;amp;list_uids=19756008&lt;/url&gt;&lt;/related-urls&gt;&lt;/urls&gt;&lt;electronic-resource-num&gt;nrmicro2204 [pii]&amp;#xD;10.1038/nrmicro2204&lt;/electronic-resource-num&gt;&lt;language&gt;eng&lt;/language&gt;&lt;/record&gt;&lt;/Cite&gt;&lt;/EndNote&gt;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Nelson, 2009 #291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E1217C" w:rsidRPr="00F919BF" w14:paraId="4909F86B" w14:textId="77777777" w:rsidTr="00486DA6">
        <w:trPr>
          <w:jc w:val="center"/>
        </w:trPr>
        <w:tc>
          <w:tcPr>
            <w:tcW w:w="1309" w:type="dxa"/>
            <w:vAlign w:val="center"/>
          </w:tcPr>
          <w:p w14:paraId="4D785327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1402" w:type="dxa"/>
            <w:vAlign w:val="center"/>
          </w:tcPr>
          <w:p w14:paraId="1C1AD304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vAlign w:val="center"/>
          </w:tcPr>
          <w:p w14:paraId="4C1DFDBE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3</m:t>
                    </m:r>
                  </m:sup>
                </m:sSup>
              </m:oMath>
            </m:oMathPara>
          </w:p>
        </w:tc>
        <w:tc>
          <w:tcPr>
            <w:tcW w:w="3977" w:type="dxa"/>
            <w:gridSpan w:val="2"/>
            <w:shd w:val="clear" w:color="auto" w:fill="FFFFFF" w:themeFill="background1"/>
            <w:vAlign w:val="center"/>
          </w:tcPr>
          <w:p w14:paraId="359C5231" w14:textId="3C703B30" w:rsidR="00E1217C" w:rsidRPr="00F919BF" w:rsidRDefault="00386DE1" w:rsidP="00386DE1">
            <w:pPr>
              <w:keepNext/>
              <w:keepLines/>
              <w:autoSpaceDE w:val="0"/>
              <w:autoSpaceDN w:val="0"/>
              <w:adjustRightInd w:val="0"/>
              <w:spacing w:after="0"/>
              <w:jc w:val="center"/>
              <w:outlineLvl w:val="3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OZWxzb248L0F1dGhvcj48WWVhcj4yMDA5PC9ZZWFyPjxS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>
                <w:fldData xml:space="preserve">PEVuZE5vdGU+PENpdGU+PEF1dGhvcj5OZWxzb248L0F1dGhvcj48WWVhcj4yMDA5PC9ZZWFyPjxS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</w:fldData>
              </w:fldCha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.DATA </w:instrTex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Nelson, 2009 #2915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29" w:tooltip="Andrews, 2011 #3266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9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hyperlink w:anchor="_ENREF_47" w:tooltip="Koelle, 2005 #2872" w:history="1">
              <w:r w:rsidRPr="00F919B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7</w:t>
              </w:r>
            </w:hyperlink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919BF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E1217C" w:rsidRPr="00F919BF" w14:paraId="54B3FEBA" w14:textId="77777777" w:rsidTr="00486DA6">
        <w:trPr>
          <w:jc w:val="center"/>
        </w:trPr>
        <w:tc>
          <w:tcPr>
            <w:tcW w:w="1309" w:type="dxa"/>
            <w:tcBorders>
              <w:bottom w:val="single" w:sz="12" w:space="0" w:color="auto"/>
            </w:tcBorders>
            <w:vAlign w:val="center"/>
          </w:tcPr>
          <w:p w14:paraId="1E8BF9D0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1402" w:type="dxa"/>
            <w:tcBorders>
              <w:bottom w:val="single" w:sz="12" w:space="0" w:color="auto"/>
            </w:tcBorders>
            <w:vAlign w:val="center"/>
          </w:tcPr>
          <w:p w14:paraId="7AFB6B56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tcBorders>
              <w:bottom w:val="single" w:sz="12" w:space="0" w:color="auto"/>
            </w:tcBorders>
            <w:vAlign w:val="center"/>
          </w:tcPr>
          <w:p w14:paraId="1A51CD16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00 (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  <m:r>
                  <m:rPr>
                    <m:nor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o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3977" w:type="dxa"/>
            <w:gridSpan w:val="2"/>
            <w:tcBorders>
              <w:bottom w:val="single" w:sz="12" w:space="0" w:color="auto"/>
            </w:tcBorders>
            <w:vAlign w:val="center"/>
          </w:tcPr>
          <w:p w14:paraId="4F358ECC" w14:textId="1738CB38" w:rsidR="00E1217C" w:rsidRPr="00F919BF" w:rsidRDefault="00E1217C" w:rsidP="00DD3C4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Start"/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see</w:t>
            </w:r>
            <w:proofErr w:type="gramEnd"/>
            <w:r w:rsidRPr="00F919B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D3C46">
              <w:rPr>
                <w:rFonts w:ascii="Times New Roman" w:hAnsi="Times New Roman" w:cs="Times New Roman"/>
                <w:sz w:val="24"/>
                <w:szCs w:val="24"/>
              </w:rPr>
              <w:t>Supporting T</w:t>
            </w: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 xml:space="preserve">ext </w:t>
            </w:r>
            <w:r w:rsidR="00DD3C46">
              <w:rPr>
                <w:rFonts w:ascii="Times New Roman" w:hAnsi="Times New Roman" w:cs="Times New Roman"/>
                <w:sz w:val="24"/>
                <w:szCs w:val="24"/>
              </w:rPr>
              <w:t xml:space="preserve">S1 </w:t>
            </w: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="00D45DC5" w:rsidRPr="00F919BF">
              <w:rPr>
                <w:rFonts w:ascii="Times New Roman" w:eastAsia="SimSun" w:hAnsi="Times New Roman" w:cs="Times New Roman"/>
                <w:bCs/>
                <w:sz w:val="24"/>
                <w:szCs w:val="24"/>
                <w:lang w:eastAsia="zh-CN"/>
              </w:rPr>
              <w:t>Supporting</w:t>
            </w:r>
            <w:r w:rsidR="00D45DC5" w:rsidRPr="00F919B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Fig. S6)</w:t>
            </w:r>
          </w:p>
        </w:tc>
      </w:tr>
      <w:tr w:rsidR="00E1217C" w:rsidRPr="00F919BF" w14:paraId="566CF9FE" w14:textId="77777777" w:rsidTr="00486DA6">
        <w:trPr>
          <w:jc w:val="center"/>
        </w:trPr>
        <w:tc>
          <w:tcPr>
            <w:tcW w:w="1309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83FFE83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oMath>
            </m:oMathPara>
          </w:p>
        </w:tc>
        <w:tc>
          <w:tcPr>
            <w:tcW w:w="1402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A13B25E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0AEA4A1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0.55 [0.49 0.63]</w:t>
            </w:r>
          </w:p>
        </w:tc>
        <w:tc>
          <w:tcPr>
            <w:tcW w:w="3977" w:type="dxa"/>
            <w:gridSpan w:val="2"/>
            <w:tcBorders>
              <w:top w:val="single" w:sz="12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6EE7E3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1217C" w:rsidRPr="00F919BF" w14:paraId="3FF9CD3E" w14:textId="77777777" w:rsidTr="00486DA6">
        <w:trPr>
          <w:jc w:val="center"/>
        </w:trPr>
        <w:tc>
          <w:tcPr>
            <w:tcW w:w="1309" w:type="dxa"/>
            <w:tcBorders>
              <w:top w:val="single" w:sz="6" w:space="0" w:color="auto"/>
            </w:tcBorders>
            <w:vAlign w:val="center"/>
          </w:tcPr>
          <w:p w14:paraId="2DBF6256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oMath>
            </m:oMathPara>
          </w:p>
        </w:tc>
        <w:tc>
          <w:tcPr>
            <w:tcW w:w="1402" w:type="dxa"/>
            <w:tcBorders>
              <w:top w:val="single" w:sz="6" w:space="0" w:color="auto"/>
            </w:tcBorders>
            <w:vAlign w:val="center"/>
          </w:tcPr>
          <w:p w14:paraId="222C47A6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tcBorders>
              <w:top w:val="single" w:sz="6" w:space="0" w:color="auto"/>
            </w:tcBorders>
            <w:vAlign w:val="center"/>
          </w:tcPr>
          <w:p w14:paraId="17C56CF2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0.20 [0.14 0.24]</w:t>
            </w:r>
          </w:p>
        </w:tc>
        <w:tc>
          <w:tcPr>
            <w:tcW w:w="3977" w:type="dxa"/>
            <w:gridSpan w:val="2"/>
            <w:tcBorders>
              <w:top w:val="single" w:sz="6" w:space="0" w:color="auto"/>
            </w:tcBorders>
            <w:vAlign w:val="center"/>
          </w:tcPr>
          <w:p w14:paraId="0BF137E4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1217C" w:rsidRPr="00F919BF" w14:paraId="0BF3566F" w14:textId="77777777" w:rsidTr="00486DA6">
        <w:trPr>
          <w:jc w:val="center"/>
        </w:trPr>
        <w:tc>
          <w:tcPr>
            <w:tcW w:w="1309" w:type="dxa"/>
            <w:vAlign w:val="center"/>
          </w:tcPr>
          <w:p w14:paraId="6D438BD4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535828B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vAlign w:val="center"/>
          </w:tcPr>
          <w:p w14:paraId="781EF97A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0.037 [0.026 0.050]</w:t>
            </w:r>
          </w:p>
        </w:tc>
        <w:tc>
          <w:tcPr>
            <w:tcW w:w="3977" w:type="dxa"/>
            <w:gridSpan w:val="2"/>
            <w:vAlign w:val="center"/>
          </w:tcPr>
          <w:p w14:paraId="5755A6F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1217C" w:rsidRPr="00F919BF" w14:paraId="75341009" w14:textId="77777777" w:rsidTr="00486DA6">
        <w:trPr>
          <w:jc w:val="center"/>
        </w:trPr>
        <w:tc>
          <w:tcPr>
            <w:tcW w:w="1309" w:type="dxa"/>
            <w:vAlign w:val="center"/>
          </w:tcPr>
          <w:p w14:paraId="114787BD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002F25F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nor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km</m:t>
                </m:r>
              </m:oMath>
            </m:oMathPara>
          </w:p>
        </w:tc>
        <w:tc>
          <w:tcPr>
            <w:tcW w:w="2410" w:type="dxa"/>
            <w:vAlign w:val="center"/>
          </w:tcPr>
          <w:p w14:paraId="2BD05970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343 [221 398]</w:t>
            </w:r>
          </w:p>
        </w:tc>
        <w:tc>
          <w:tcPr>
            <w:tcW w:w="3977" w:type="dxa"/>
            <w:gridSpan w:val="2"/>
            <w:vAlign w:val="center"/>
          </w:tcPr>
          <w:p w14:paraId="7303D5F5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1217C" w:rsidRPr="00F919BF" w14:paraId="466C8BF3" w14:textId="77777777" w:rsidTr="00486DA6">
        <w:trPr>
          <w:jc w:val="center"/>
        </w:trPr>
        <w:tc>
          <w:tcPr>
            <w:tcW w:w="1309" w:type="dxa"/>
            <w:vAlign w:val="center"/>
          </w:tcPr>
          <w:p w14:paraId="6958292C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ϕ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76305938" w14:textId="77777777" w:rsidR="00E1217C" w:rsidRPr="00F919BF" w:rsidRDefault="00DD3C46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ay mm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2410" w:type="dxa"/>
            <w:vAlign w:val="center"/>
          </w:tcPr>
          <w:p w14:paraId="37DBAA30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0.081 [0.073 0.094]</w:t>
            </w:r>
          </w:p>
        </w:tc>
        <w:tc>
          <w:tcPr>
            <w:tcW w:w="3977" w:type="dxa"/>
            <w:gridSpan w:val="2"/>
            <w:vAlign w:val="center"/>
          </w:tcPr>
          <w:p w14:paraId="011CBC32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1217C" w:rsidRPr="00F919BF" w14:paraId="42708FFD" w14:textId="77777777" w:rsidTr="00486DA6">
        <w:trPr>
          <w:jc w:val="center"/>
        </w:trPr>
        <w:tc>
          <w:tcPr>
            <w:tcW w:w="1309" w:type="dxa"/>
            <w:vAlign w:val="center"/>
          </w:tcPr>
          <w:p w14:paraId="4D41D58D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oMath>
            </m:oMathPara>
          </w:p>
        </w:tc>
        <w:tc>
          <w:tcPr>
            <w:tcW w:w="1402" w:type="dxa"/>
            <w:vAlign w:val="center"/>
          </w:tcPr>
          <w:p w14:paraId="71AA533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10" w:type="dxa"/>
            <w:vAlign w:val="center"/>
          </w:tcPr>
          <w:p w14:paraId="2E4772BF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0.10 [0.10 0.11]</w:t>
            </w:r>
          </w:p>
        </w:tc>
        <w:tc>
          <w:tcPr>
            <w:tcW w:w="3977" w:type="dxa"/>
            <w:gridSpan w:val="2"/>
            <w:vAlign w:val="center"/>
          </w:tcPr>
          <w:p w14:paraId="0609D658" w14:textId="77777777" w:rsidR="00E1217C" w:rsidRPr="00F919BF" w:rsidRDefault="00E1217C" w:rsidP="00486DA6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19BF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</w:tbl>
    <w:p w14:paraId="7350A237" w14:textId="7234759E" w:rsidR="00E1217C" w:rsidRPr="00F919BF" w:rsidRDefault="00E1217C" w:rsidP="00E1217C">
      <w:pPr>
        <w:spacing w:after="0" w:line="240" w:lineRule="auto"/>
        <w:rPr>
          <w:rFonts w:ascii="Times New Roman" w:eastAsia="AdvC2866" w:hAnsi="Times New Roman" w:cs="Times New Roman"/>
          <w:b/>
          <w:sz w:val="20"/>
          <w:szCs w:val="20"/>
        </w:rPr>
      </w:pPr>
    </w:p>
    <w:sectPr w:rsidR="00E1217C" w:rsidRPr="00F919BF" w:rsidSect="0061586F">
      <w:footerReference w:type="even" r:id="rId9"/>
      <w:footerReference w:type="default" r:id="rId10"/>
      <w:pgSz w:w="12240" w:h="15840"/>
      <w:pgMar w:top="1134" w:right="1134" w:bottom="1134" w:left="1134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A6126A" w14:textId="77777777" w:rsidR="0052322A" w:rsidRDefault="0052322A">
      <w:pPr>
        <w:spacing w:after="0" w:line="240" w:lineRule="auto"/>
      </w:pPr>
      <w:r>
        <w:separator/>
      </w:r>
    </w:p>
  </w:endnote>
  <w:endnote w:type="continuationSeparator" w:id="0">
    <w:p w14:paraId="0A21119C" w14:textId="77777777" w:rsidR="0052322A" w:rsidRDefault="005232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dvC2866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imSun">
    <w:altName w:val="宋体"/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C626A7" w14:textId="77777777" w:rsidR="0052322A" w:rsidRDefault="0052322A" w:rsidP="00903F2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0C5B447" w14:textId="77777777" w:rsidR="0052322A" w:rsidRDefault="0052322A" w:rsidP="006E17A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57953C1" w14:textId="77777777" w:rsidR="0052322A" w:rsidRDefault="0052322A" w:rsidP="006E17A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C8FA4A" w14:textId="77777777" w:rsidR="0052322A" w:rsidRDefault="0052322A">
      <w:pPr>
        <w:spacing w:after="0" w:line="240" w:lineRule="auto"/>
      </w:pPr>
      <w:r>
        <w:separator/>
      </w:r>
    </w:p>
  </w:footnote>
  <w:footnote w:type="continuationSeparator" w:id="0">
    <w:p w14:paraId="51599013" w14:textId="77777777" w:rsidR="0052322A" w:rsidRDefault="005232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0C0A46E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hybridMultilevel"/>
    <w:tmpl w:val="79B8FBEE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3E99223B"/>
    <w:multiLevelType w:val="hybridMultilevel"/>
    <w:tmpl w:val="BE24077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62743B70"/>
    <w:multiLevelType w:val="hybridMultilevel"/>
    <w:tmpl w:val="E522E2D0"/>
    <w:lvl w:ilvl="0" w:tplc="00000001">
      <w:start w:val="1"/>
      <w:numFmt w:val="bullet"/>
      <w:lvlText w:val="•"/>
      <w:lvlJc w:val="left"/>
      <w:pPr>
        <w:ind w:left="360" w:hanging="360"/>
      </w:p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7D503286"/>
    <w:multiLevelType w:val="multilevel"/>
    <w:tmpl w:val="98428B78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5"/>
  </w:num>
  <w:num w:numId="2">
    <w:abstractNumId w:val="1"/>
  </w:num>
  <w:num w:numId="3">
    <w:abstractNumId w:val="4"/>
  </w:num>
  <w:num w:numId="4">
    <w:abstractNumId w:val="2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_2011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fa0zv5wrevxtferfwpv595xe2wzvew5rraf&quot;&gt;Melanie&lt;record-ids&gt;&lt;item&gt;1876&lt;/item&gt;&lt;item&gt;2025&lt;/item&gt;&lt;item&gt;2136&lt;/item&gt;&lt;item&gt;2829&lt;/item&gt;&lt;item&gt;2866&lt;/item&gt;&lt;item&gt;2872&lt;/item&gt;&lt;item&gt;2915&lt;/item&gt;&lt;item&gt;2946&lt;/item&gt;&lt;item&gt;3118&lt;/item&gt;&lt;item&gt;3265&lt;/item&gt;&lt;item&gt;3266&lt;/item&gt;&lt;item&gt;3267&lt;/item&gt;&lt;item&gt;3268&lt;/item&gt;&lt;item&gt;3273&lt;/item&gt;&lt;item&gt;3349&lt;/item&gt;&lt;item&gt;3415&lt;/item&gt;&lt;item&gt;3595&lt;/item&gt;&lt;item&gt;3669&lt;/item&gt;&lt;item&gt;3754&lt;/item&gt;&lt;item&gt;3755&lt;/item&gt;&lt;item&gt;3756&lt;/item&gt;&lt;item&gt;3757&lt;/item&gt;&lt;item&gt;3758&lt;/item&gt;&lt;item&gt;3793&lt;/item&gt;&lt;item&gt;3813&lt;/item&gt;&lt;item&gt;3816&lt;/item&gt;&lt;item&gt;3818&lt;/item&gt;&lt;item&gt;3820&lt;/item&gt;&lt;item&gt;3821&lt;/item&gt;&lt;item&gt;3822&lt;/item&gt;&lt;item&gt;3823&lt;/item&gt;&lt;item&gt;3824&lt;/item&gt;&lt;item&gt;3825&lt;/item&gt;&lt;item&gt;3826&lt;/item&gt;&lt;item&gt;3827&lt;/item&gt;&lt;item&gt;3829&lt;/item&gt;&lt;item&gt;3830&lt;/item&gt;&lt;item&gt;3831&lt;/item&gt;&lt;item&gt;3832&lt;/item&gt;&lt;item&gt;3833&lt;/item&gt;&lt;item&gt;3834&lt;/item&gt;&lt;item&gt;3835&lt;/item&gt;&lt;item&gt;3836&lt;/item&gt;&lt;item&gt;3837&lt;/item&gt;&lt;item&gt;3840&lt;/item&gt;&lt;item&gt;3890&lt;/item&gt;&lt;item&gt;3891&lt;/item&gt;&lt;/record-ids&gt;&lt;/item&gt;&lt;/Libraries&gt;"/>
  </w:docVars>
  <w:rsids>
    <w:rsidRoot w:val="003E7687"/>
    <w:rsid w:val="0000319E"/>
    <w:rsid w:val="00006DA7"/>
    <w:rsid w:val="00016592"/>
    <w:rsid w:val="0002232C"/>
    <w:rsid w:val="00023D34"/>
    <w:rsid w:val="00026156"/>
    <w:rsid w:val="00030EEA"/>
    <w:rsid w:val="00031524"/>
    <w:rsid w:val="00033D2C"/>
    <w:rsid w:val="000361AA"/>
    <w:rsid w:val="00036CE1"/>
    <w:rsid w:val="000418E2"/>
    <w:rsid w:val="00041959"/>
    <w:rsid w:val="00041D04"/>
    <w:rsid w:val="00042C44"/>
    <w:rsid w:val="0005001E"/>
    <w:rsid w:val="00052EB1"/>
    <w:rsid w:val="000661ED"/>
    <w:rsid w:val="00066D06"/>
    <w:rsid w:val="00076BCC"/>
    <w:rsid w:val="00084392"/>
    <w:rsid w:val="00087A43"/>
    <w:rsid w:val="000909DA"/>
    <w:rsid w:val="00093197"/>
    <w:rsid w:val="00097BD6"/>
    <w:rsid w:val="000A2381"/>
    <w:rsid w:val="000A295B"/>
    <w:rsid w:val="000A4C96"/>
    <w:rsid w:val="000A6FE2"/>
    <w:rsid w:val="000A725B"/>
    <w:rsid w:val="000A7FA6"/>
    <w:rsid w:val="000B3BB1"/>
    <w:rsid w:val="000B609A"/>
    <w:rsid w:val="000B781E"/>
    <w:rsid w:val="000C112E"/>
    <w:rsid w:val="000C1C82"/>
    <w:rsid w:val="000D11A1"/>
    <w:rsid w:val="000D4A53"/>
    <w:rsid w:val="000D57E2"/>
    <w:rsid w:val="000E6941"/>
    <w:rsid w:val="000E77EF"/>
    <w:rsid w:val="000F3C91"/>
    <w:rsid w:val="00102848"/>
    <w:rsid w:val="00102CD0"/>
    <w:rsid w:val="00103221"/>
    <w:rsid w:val="00105415"/>
    <w:rsid w:val="00112119"/>
    <w:rsid w:val="00116189"/>
    <w:rsid w:val="0012148F"/>
    <w:rsid w:val="0012184C"/>
    <w:rsid w:val="00122C9A"/>
    <w:rsid w:val="00124970"/>
    <w:rsid w:val="00125B82"/>
    <w:rsid w:val="00126488"/>
    <w:rsid w:val="00127326"/>
    <w:rsid w:val="001319C3"/>
    <w:rsid w:val="00132192"/>
    <w:rsid w:val="00133930"/>
    <w:rsid w:val="001410F1"/>
    <w:rsid w:val="001430C6"/>
    <w:rsid w:val="00153220"/>
    <w:rsid w:val="00154139"/>
    <w:rsid w:val="00164666"/>
    <w:rsid w:val="00167D12"/>
    <w:rsid w:val="00173820"/>
    <w:rsid w:val="001759F6"/>
    <w:rsid w:val="00175CF2"/>
    <w:rsid w:val="001931DF"/>
    <w:rsid w:val="00194C4D"/>
    <w:rsid w:val="0019503F"/>
    <w:rsid w:val="001A1EFD"/>
    <w:rsid w:val="001A3591"/>
    <w:rsid w:val="001A35DE"/>
    <w:rsid w:val="001B139C"/>
    <w:rsid w:val="001B3006"/>
    <w:rsid w:val="001B3443"/>
    <w:rsid w:val="001B4029"/>
    <w:rsid w:val="001C002A"/>
    <w:rsid w:val="001C055F"/>
    <w:rsid w:val="001C1CE1"/>
    <w:rsid w:val="001C253C"/>
    <w:rsid w:val="001C3F09"/>
    <w:rsid w:val="001D70E7"/>
    <w:rsid w:val="001E0A27"/>
    <w:rsid w:val="001E39CD"/>
    <w:rsid w:val="001E5299"/>
    <w:rsid w:val="001E6803"/>
    <w:rsid w:val="001E7109"/>
    <w:rsid w:val="001F2137"/>
    <w:rsid w:val="001F2D0C"/>
    <w:rsid w:val="001F4DE4"/>
    <w:rsid w:val="001F60AB"/>
    <w:rsid w:val="00200126"/>
    <w:rsid w:val="002047AA"/>
    <w:rsid w:val="00205178"/>
    <w:rsid w:val="00212478"/>
    <w:rsid w:val="00212B4F"/>
    <w:rsid w:val="00215DDB"/>
    <w:rsid w:val="00217A1F"/>
    <w:rsid w:val="0022282D"/>
    <w:rsid w:val="0022376F"/>
    <w:rsid w:val="0022524C"/>
    <w:rsid w:val="0023273C"/>
    <w:rsid w:val="0023434B"/>
    <w:rsid w:val="00240CA6"/>
    <w:rsid w:val="00244DC7"/>
    <w:rsid w:val="00246273"/>
    <w:rsid w:val="00246F7A"/>
    <w:rsid w:val="00251B93"/>
    <w:rsid w:val="00252BDD"/>
    <w:rsid w:val="002554DF"/>
    <w:rsid w:val="00255BF4"/>
    <w:rsid w:val="00255EDC"/>
    <w:rsid w:val="00256AD7"/>
    <w:rsid w:val="002617B9"/>
    <w:rsid w:val="002619C9"/>
    <w:rsid w:val="0027126D"/>
    <w:rsid w:val="0027447F"/>
    <w:rsid w:val="00274B62"/>
    <w:rsid w:val="00282DBA"/>
    <w:rsid w:val="00290D15"/>
    <w:rsid w:val="002A36EC"/>
    <w:rsid w:val="002A38E4"/>
    <w:rsid w:val="002A3B04"/>
    <w:rsid w:val="002A5895"/>
    <w:rsid w:val="002A6082"/>
    <w:rsid w:val="002A6CCC"/>
    <w:rsid w:val="002B4C2F"/>
    <w:rsid w:val="002C3051"/>
    <w:rsid w:val="002D2921"/>
    <w:rsid w:val="002D687B"/>
    <w:rsid w:val="002D7B8B"/>
    <w:rsid w:val="002E3B57"/>
    <w:rsid w:val="002F25A5"/>
    <w:rsid w:val="002F3D29"/>
    <w:rsid w:val="003004CD"/>
    <w:rsid w:val="00306B18"/>
    <w:rsid w:val="003109B7"/>
    <w:rsid w:val="0031369E"/>
    <w:rsid w:val="003157EC"/>
    <w:rsid w:val="00316312"/>
    <w:rsid w:val="00323485"/>
    <w:rsid w:val="003345AD"/>
    <w:rsid w:val="00336D1E"/>
    <w:rsid w:val="003378C5"/>
    <w:rsid w:val="00347337"/>
    <w:rsid w:val="00352BEB"/>
    <w:rsid w:val="00357364"/>
    <w:rsid w:val="003575A1"/>
    <w:rsid w:val="00361AB4"/>
    <w:rsid w:val="00362418"/>
    <w:rsid w:val="00362C05"/>
    <w:rsid w:val="00364977"/>
    <w:rsid w:val="003673E4"/>
    <w:rsid w:val="003768E1"/>
    <w:rsid w:val="003773E5"/>
    <w:rsid w:val="0038469B"/>
    <w:rsid w:val="00385813"/>
    <w:rsid w:val="00386DE1"/>
    <w:rsid w:val="003910B2"/>
    <w:rsid w:val="0039692C"/>
    <w:rsid w:val="003A1D2D"/>
    <w:rsid w:val="003A57A5"/>
    <w:rsid w:val="003B0680"/>
    <w:rsid w:val="003C1E2E"/>
    <w:rsid w:val="003C56AD"/>
    <w:rsid w:val="003D0814"/>
    <w:rsid w:val="003D4F79"/>
    <w:rsid w:val="003E00E2"/>
    <w:rsid w:val="003E2B2E"/>
    <w:rsid w:val="003E2C84"/>
    <w:rsid w:val="003E7687"/>
    <w:rsid w:val="003F0D2F"/>
    <w:rsid w:val="003F400E"/>
    <w:rsid w:val="00401531"/>
    <w:rsid w:val="00401B28"/>
    <w:rsid w:val="00410150"/>
    <w:rsid w:val="0042438A"/>
    <w:rsid w:val="004335F7"/>
    <w:rsid w:val="0043568F"/>
    <w:rsid w:val="00436F9D"/>
    <w:rsid w:val="004408FF"/>
    <w:rsid w:val="00442625"/>
    <w:rsid w:val="00452909"/>
    <w:rsid w:val="00456D29"/>
    <w:rsid w:val="00460662"/>
    <w:rsid w:val="00462E48"/>
    <w:rsid w:val="00466F29"/>
    <w:rsid w:val="004702F4"/>
    <w:rsid w:val="00470E06"/>
    <w:rsid w:val="004746C1"/>
    <w:rsid w:val="00477E95"/>
    <w:rsid w:val="00486DA6"/>
    <w:rsid w:val="00493BBA"/>
    <w:rsid w:val="00495A71"/>
    <w:rsid w:val="004A2787"/>
    <w:rsid w:val="004A3349"/>
    <w:rsid w:val="004B4794"/>
    <w:rsid w:val="004C6338"/>
    <w:rsid w:val="004D0CA7"/>
    <w:rsid w:val="004E23C7"/>
    <w:rsid w:val="004E2E4A"/>
    <w:rsid w:val="004E5C4C"/>
    <w:rsid w:val="004F1EFE"/>
    <w:rsid w:val="004F6313"/>
    <w:rsid w:val="004F78B4"/>
    <w:rsid w:val="00503A9C"/>
    <w:rsid w:val="005044E6"/>
    <w:rsid w:val="005048C6"/>
    <w:rsid w:val="00511879"/>
    <w:rsid w:val="00514C12"/>
    <w:rsid w:val="00522361"/>
    <w:rsid w:val="0052322A"/>
    <w:rsid w:val="00531B16"/>
    <w:rsid w:val="00533633"/>
    <w:rsid w:val="005368BE"/>
    <w:rsid w:val="005426D8"/>
    <w:rsid w:val="0054466A"/>
    <w:rsid w:val="005474EC"/>
    <w:rsid w:val="005479E9"/>
    <w:rsid w:val="00551D1E"/>
    <w:rsid w:val="00556A8F"/>
    <w:rsid w:val="00557389"/>
    <w:rsid w:val="0056393F"/>
    <w:rsid w:val="00565E24"/>
    <w:rsid w:val="0056763A"/>
    <w:rsid w:val="00570C34"/>
    <w:rsid w:val="00570CC3"/>
    <w:rsid w:val="00572383"/>
    <w:rsid w:val="005917E0"/>
    <w:rsid w:val="00595C55"/>
    <w:rsid w:val="00595D4A"/>
    <w:rsid w:val="00596386"/>
    <w:rsid w:val="005A122A"/>
    <w:rsid w:val="005A1929"/>
    <w:rsid w:val="005B52CE"/>
    <w:rsid w:val="005C08F1"/>
    <w:rsid w:val="005C1D6F"/>
    <w:rsid w:val="005C2250"/>
    <w:rsid w:val="005C430A"/>
    <w:rsid w:val="005D742E"/>
    <w:rsid w:val="005E3625"/>
    <w:rsid w:val="005E4602"/>
    <w:rsid w:val="005E5337"/>
    <w:rsid w:val="005F38E3"/>
    <w:rsid w:val="0060089E"/>
    <w:rsid w:val="00606408"/>
    <w:rsid w:val="0061074E"/>
    <w:rsid w:val="00612E21"/>
    <w:rsid w:val="00614284"/>
    <w:rsid w:val="0061586F"/>
    <w:rsid w:val="00617825"/>
    <w:rsid w:val="00636F1C"/>
    <w:rsid w:val="00642C7F"/>
    <w:rsid w:val="006522A7"/>
    <w:rsid w:val="00652ACE"/>
    <w:rsid w:val="0065300F"/>
    <w:rsid w:val="00660996"/>
    <w:rsid w:val="0066774F"/>
    <w:rsid w:val="0067352D"/>
    <w:rsid w:val="00676CF6"/>
    <w:rsid w:val="00683A6B"/>
    <w:rsid w:val="00694B91"/>
    <w:rsid w:val="006954C1"/>
    <w:rsid w:val="006A38D6"/>
    <w:rsid w:val="006B1D96"/>
    <w:rsid w:val="006C33E3"/>
    <w:rsid w:val="006C70D0"/>
    <w:rsid w:val="006C7BDA"/>
    <w:rsid w:val="006D2245"/>
    <w:rsid w:val="006D34EF"/>
    <w:rsid w:val="006D7A74"/>
    <w:rsid w:val="006E02AA"/>
    <w:rsid w:val="006E17A8"/>
    <w:rsid w:val="006E5885"/>
    <w:rsid w:val="006E6C5D"/>
    <w:rsid w:val="006E71BB"/>
    <w:rsid w:val="006F60C3"/>
    <w:rsid w:val="00701955"/>
    <w:rsid w:val="00704564"/>
    <w:rsid w:val="00705A21"/>
    <w:rsid w:val="00706131"/>
    <w:rsid w:val="0071418B"/>
    <w:rsid w:val="00715C58"/>
    <w:rsid w:val="00716967"/>
    <w:rsid w:val="007235DE"/>
    <w:rsid w:val="00723F32"/>
    <w:rsid w:val="007264E7"/>
    <w:rsid w:val="007268BE"/>
    <w:rsid w:val="00726FE8"/>
    <w:rsid w:val="007366DF"/>
    <w:rsid w:val="0073781A"/>
    <w:rsid w:val="0074253F"/>
    <w:rsid w:val="0075365E"/>
    <w:rsid w:val="007567B5"/>
    <w:rsid w:val="0076037B"/>
    <w:rsid w:val="00760760"/>
    <w:rsid w:val="00760A42"/>
    <w:rsid w:val="0076596D"/>
    <w:rsid w:val="007802FA"/>
    <w:rsid w:val="00780CA6"/>
    <w:rsid w:val="00791FCF"/>
    <w:rsid w:val="007938C5"/>
    <w:rsid w:val="007A2E02"/>
    <w:rsid w:val="007B0C03"/>
    <w:rsid w:val="007B0FD5"/>
    <w:rsid w:val="007B15DE"/>
    <w:rsid w:val="007B2717"/>
    <w:rsid w:val="007C4F16"/>
    <w:rsid w:val="007D7096"/>
    <w:rsid w:val="007E493B"/>
    <w:rsid w:val="007E50CF"/>
    <w:rsid w:val="007E7F09"/>
    <w:rsid w:val="007F2E11"/>
    <w:rsid w:val="007F3D23"/>
    <w:rsid w:val="007F7760"/>
    <w:rsid w:val="00803431"/>
    <w:rsid w:val="00803AE1"/>
    <w:rsid w:val="00803ED0"/>
    <w:rsid w:val="0082057F"/>
    <w:rsid w:val="00821457"/>
    <w:rsid w:val="008219F1"/>
    <w:rsid w:val="0082472F"/>
    <w:rsid w:val="008269FA"/>
    <w:rsid w:val="0083259D"/>
    <w:rsid w:val="00835A09"/>
    <w:rsid w:val="00840964"/>
    <w:rsid w:val="00842F46"/>
    <w:rsid w:val="008433BD"/>
    <w:rsid w:val="008449EB"/>
    <w:rsid w:val="00846D1E"/>
    <w:rsid w:val="00852FD5"/>
    <w:rsid w:val="00856D76"/>
    <w:rsid w:val="008616A8"/>
    <w:rsid w:val="008634BB"/>
    <w:rsid w:val="00873845"/>
    <w:rsid w:val="00875897"/>
    <w:rsid w:val="00877A9C"/>
    <w:rsid w:val="00877B8E"/>
    <w:rsid w:val="00886509"/>
    <w:rsid w:val="00887D65"/>
    <w:rsid w:val="00893ED4"/>
    <w:rsid w:val="00896B13"/>
    <w:rsid w:val="008A2E52"/>
    <w:rsid w:val="008A71C1"/>
    <w:rsid w:val="008B00D0"/>
    <w:rsid w:val="008B35E0"/>
    <w:rsid w:val="008B7262"/>
    <w:rsid w:val="008C0B89"/>
    <w:rsid w:val="008C25B5"/>
    <w:rsid w:val="008C4658"/>
    <w:rsid w:val="008D0E8D"/>
    <w:rsid w:val="008D13C0"/>
    <w:rsid w:val="008D4387"/>
    <w:rsid w:val="008D46FC"/>
    <w:rsid w:val="008D7775"/>
    <w:rsid w:val="008E1859"/>
    <w:rsid w:val="008E43C5"/>
    <w:rsid w:val="008F778E"/>
    <w:rsid w:val="00901413"/>
    <w:rsid w:val="00903F2C"/>
    <w:rsid w:val="00910115"/>
    <w:rsid w:val="009105F4"/>
    <w:rsid w:val="00921304"/>
    <w:rsid w:val="00924091"/>
    <w:rsid w:val="009249C3"/>
    <w:rsid w:val="0092624B"/>
    <w:rsid w:val="009333FF"/>
    <w:rsid w:val="00936F28"/>
    <w:rsid w:val="0094705B"/>
    <w:rsid w:val="0095523B"/>
    <w:rsid w:val="00962896"/>
    <w:rsid w:val="00962932"/>
    <w:rsid w:val="00965401"/>
    <w:rsid w:val="009657EF"/>
    <w:rsid w:val="0097061C"/>
    <w:rsid w:val="00971B06"/>
    <w:rsid w:val="00972E8C"/>
    <w:rsid w:val="00983536"/>
    <w:rsid w:val="00985FD7"/>
    <w:rsid w:val="00986944"/>
    <w:rsid w:val="00987D66"/>
    <w:rsid w:val="00994A89"/>
    <w:rsid w:val="009A32AC"/>
    <w:rsid w:val="009A7E36"/>
    <w:rsid w:val="009B144B"/>
    <w:rsid w:val="009B4834"/>
    <w:rsid w:val="009B4D93"/>
    <w:rsid w:val="009D4AE1"/>
    <w:rsid w:val="009E016E"/>
    <w:rsid w:val="009E3C71"/>
    <w:rsid w:val="009E3DEC"/>
    <w:rsid w:val="009F6461"/>
    <w:rsid w:val="009F748C"/>
    <w:rsid w:val="009F77EA"/>
    <w:rsid w:val="00A003A2"/>
    <w:rsid w:val="00A061F4"/>
    <w:rsid w:val="00A13D3A"/>
    <w:rsid w:val="00A36C54"/>
    <w:rsid w:val="00A44A06"/>
    <w:rsid w:val="00A45578"/>
    <w:rsid w:val="00A47789"/>
    <w:rsid w:val="00A50E51"/>
    <w:rsid w:val="00A52465"/>
    <w:rsid w:val="00A611DC"/>
    <w:rsid w:val="00A61AE8"/>
    <w:rsid w:val="00A670E1"/>
    <w:rsid w:val="00A84C66"/>
    <w:rsid w:val="00A855D7"/>
    <w:rsid w:val="00A869C8"/>
    <w:rsid w:val="00A92910"/>
    <w:rsid w:val="00A93110"/>
    <w:rsid w:val="00A94215"/>
    <w:rsid w:val="00A96DD4"/>
    <w:rsid w:val="00AA0B60"/>
    <w:rsid w:val="00AA15AD"/>
    <w:rsid w:val="00AA244B"/>
    <w:rsid w:val="00AA3B2C"/>
    <w:rsid w:val="00AB7490"/>
    <w:rsid w:val="00AC7A0A"/>
    <w:rsid w:val="00AD025B"/>
    <w:rsid w:val="00AD2226"/>
    <w:rsid w:val="00AD4692"/>
    <w:rsid w:val="00AD4860"/>
    <w:rsid w:val="00AD6BC8"/>
    <w:rsid w:val="00AE0878"/>
    <w:rsid w:val="00AF7B35"/>
    <w:rsid w:val="00B01515"/>
    <w:rsid w:val="00B01CB2"/>
    <w:rsid w:val="00B03C1C"/>
    <w:rsid w:val="00B04A5F"/>
    <w:rsid w:val="00B06516"/>
    <w:rsid w:val="00B108D7"/>
    <w:rsid w:val="00B13228"/>
    <w:rsid w:val="00B173E9"/>
    <w:rsid w:val="00B2724D"/>
    <w:rsid w:val="00B306BD"/>
    <w:rsid w:val="00B346D5"/>
    <w:rsid w:val="00B36BFC"/>
    <w:rsid w:val="00B51699"/>
    <w:rsid w:val="00B54463"/>
    <w:rsid w:val="00B544C0"/>
    <w:rsid w:val="00B54BFA"/>
    <w:rsid w:val="00B73C5C"/>
    <w:rsid w:val="00B74462"/>
    <w:rsid w:val="00B802D8"/>
    <w:rsid w:val="00B80387"/>
    <w:rsid w:val="00B83687"/>
    <w:rsid w:val="00B95C90"/>
    <w:rsid w:val="00BA6235"/>
    <w:rsid w:val="00BB5635"/>
    <w:rsid w:val="00BC2296"/>
    <w:rsid w:val="00BD62E8"/>
    <w:rsid w:val="00BD7576"/>
    <w:rsid w:val="00BE0186"/>
    <w:rsid w:val="00BE59BF"/>
    <w:rsid w:val="00C01657"/>
    <w:rsid w:val="00C0410C"/>
    <w:rsid w:val="00C111B1"/>
    <w:rsid w:val="00C203C4"/>
    <w:rsid w:val="00C2132A"/>
    <w:rsid w:val="00C26067"/>
    <w:rsid w:val="00C330E9"/>
    <w:rsid w:val="00C332CC"/>
    <w:rsid w:val="00C335D3"/>
    <w:rsid w:val="00C346A8"/>
    <w:rsid w:val="00C371AB"/>
    <w:rsid w:val="00C463BF"/>
    <w:rsid w:val="00C52C42"/>
    <w:rsid w:val="00C54CA3"/>
    <w:rsid w:val="00C61DFB"/>
    <w:rsid w:val="00C70B4D"/>
    <w:rsid w:val="00C74DE2"/>
    <w:rsid w:val="00C8416D"/>
    <w:rsid w:val="00C85F83"/>
    <w:rsid w:val="00C87448"/>
    <w:rsid w:val="00C87944"/>
    <w:rsid w:val="00C960E2"/>
    <w:rsid w:val="00CA0143"/>
    <w:rsid w:val="00CA3CF8"/>
    <w:rsid w:val="00CA3F4E"/>
    <w:rsid w:val="00CA75EC"/>
    <w:rsid w:val="00CB1B23"/>
    <w:rsid w:val="00CC3763"/>
    <w:rsid w:val="00CD0210"/>
    <w:rsid w:val="00CD0F60"/>
    <w:rsid w:val="00CD30A4"/>
    <w:rsid w:val="00CD376A"/>
    <w:rsid w:val="00CD5EE3"/>
    <w:rsid w:val="00CE0968"/>
    <w:rsid w:val="00CE50AD"/>
    <w:rsid w:val="00CF01C4"/>
    <w:rsid w:val="00D05FD0"/>
    <w:rsid w:val="00D06317"/>
    <w:rsid w:val="00D0708D"/>
    <w:rsid w:val="00D1585B"/>
    <w:rsid w:val="00D273DF"/>
    <w:rsid w:val="00D306EA"/>
    <w:rsid w:val="00D30969"/>
    <w:rsid w:val="00D3103B"/>
    <w:rsid w:val="00D31E84"/>
    <w:rsid w:val="00D338CA"/>
    <w:rsid w:val="00D42069"/>
    <w:rsid w:val="00D42F06"/>
    <w:rsid w:val="00D45DC5"/>
    <w:rsid w:val="00D4746D"/>
    <w:rsid w:val="00D50387"/>
    <w:rsid w:val="00D51165"/>
    <w:rsid w:val="00D52075"/>
    <w:rsid w:val="00D61777"/>
    <w:rsid w:val="00D63478"/>
    <w:rsid w:val="00D7014B"/>
    <w:rsid w:val="00D7301A"/>
    <w:rsid w:val="00D95B58"/>
    <w:rsid w:val="00D974BA"/>
    <w:rsid w:val="00DB11F5"/>
    <w:rsid w:val="00DB1DC3"/>
    <w:rsid w:val="00DB32B8"/>
    <w:rsid w:val="00DB5933"/>
    <w:rsid w:val="00DB7C29"/>
    <w:rsid w:val="00DC2DFA"/>
    <w:rsid w:val="00DC4EE9"/>
    <w:rsid w:val="00DC6FE0"/>
    <w:rsid w:val="00DD23FE"/>
    <w:rsid w:val="00DD3C46"/>
    <w:rsid w:val="00DF3FB4"/>
    <w:rsid w:val="00DF4057"/>
    <w:rsid w:val="00E020BD"/>
    <w:rsid w:val="00E107A2"/>
    <w:rsid w:val="00E1217C"/>
    <w:rsid w:val="00E154F7"/>
    <w:rsid w:val="00E22619"/>
    <w:rsid w:val="00E248B2"/>
    <w:rsid w:val="00E266EF"/>
    <w:rsid w:val="00E32FE3"/>
    <w:rsid w:val="00E33608"/>
    <w:rsid w:val="00E367A9"/>
    <w:rsid w:val="00E4077E"/>
    <w:rsid w:val="00E412D8"/>
    <w:rsid w:val="00E41F3E"/>
    <w:rsid w:val="00E43FF9"/>
    <w:rsid w:val="00E46264"/>
    <w:rsid w:val="00E520D9"/>
    <w:rsid w:val="00E56C19"/>
    <w:rsid w:val="00E57C91"/>
    <w:rsid w:val="00E60DBE"/>
    <w:rsid w:val="00E6422E"/>
    <w:rsid w:val="00E647DD"/>
    <w:rsid w:val="00E65F35"/>
    <w:rsid w:val="00E65F90"/>
    <w:rsid w:val="00E70F04"/>
    <w:rsid w:val="00E74362"/>
    <w:rsid w:val="00E74B2D"/>
    <w:rsid w:val="00E847DF"/>
    <w:rsid w:val="00E864E2"/>
    <w:rsid w:val="00E87318"/>
    <w:rsid w:val="00E9183C"/>
    <w:rsid w:val="00E937C3"/>
    <w:rsid w:val="00E95CB2"/>
    <w:rsid w:val="00E96CF1"/>
    <w:rsid w:val="00EA2476"/>
    <w:rsid w:val="00EA547B"/>
    <w:rsid w:val="00EA54F4"/>
    <w:rsid w:val="00EA59E0"/>
    <w:rsid w:val="00EB0F0F"/>
    <w:rsid w:val="00EC6B07"/>
    <w:rsid w:val="00EC7591"/>
    <w:rsid w:val="00ED1C09"/>
    <w:rsid w:val="00ED1DBA"/>
    <w:rsid w:val="00ED642F"/>
    <w:rsid w:val="00ED68F4"/>
    <w:rsid w:val="00EE599B"/>
    <w:rsid w:val="00F01CD1"/>
    <w:rsid w:val="00F042CC"/>
    <w:rsid w:val="00F05FFC"/>
    <w:rsid w:val="00F071E0"/>
    <w:rsid w:val="00F10C87"/>
    <w:rsid w:val="00F11D50"/>
    <w:rsid w:val="00F169F6"/>
    <w:rsid w:val="00F17F18"/>
    <w:rsid w:val="00F2037F"/>
    <w:rsid w:val="00F24353"/>
    <w:rsid w:val="00F268A6"/>
    <w:rsid w:val="00F27EB7"/>
    <w:rsid w:val="00F34B5E"/>
    <w:rsid w:val="00F3708A"/>
    <w:rsid w:val="00F418F6"/>
    <w:rsid w:val="00F41C71"/>
    <w:rsid w:val="00F465A5"/>
    <w:rsid w:val="00F6261B"/>
    <w:rsid w:val="00F6340D"/>
    <w:rsid w:val="00F634CE"/>
    <w:rsid w:val="00F63507"/>
    <w:rsid w:val="00F65854"/>
    <w:rsid w:val="00F71194"/>
    <w:rsid w:val="00F71569"/>
    <w:rsid w:val="00F7181C"/>
    <w:rsid w:val="00F726C4"/>
    <w:rsid w:val="00F72D1A"/>
    <w:rsid w:val="00F802F9"/>
    <w:rsid w:val="00F82BE6"/>
    <w:rsid w:val="00F8646F"/>
    <w:rsid w:val="00F87AC4"/>
    <w:rsid w:val="00F91037"/>
    <w:rsid w:val="00F919BF"/>
    <w:rsid w:val="00F95687"/>
    <w:rsid w:val="00FA0138"/>
    <w:rsid w:val="00FA0BC0"/>
    <w:rsid w:val="00FA6A55"/>
    <w:rsid w:val="00FC0C21"/>
    <w:rsid w:val="00FC157C"/>
    <w:rsid w:val="00FC313E"/>
    <w:rsid w:val="00FD5FD4"/>
    <w:rsid w:val="00FD6C93"/>
    <w:rsid w:val="00FD7148"/>
    <w:rsid w:val="00FE3D66"/>
    <w:rsid w:val="00FE405C"/>
    <w:rsid w:val="00FE50F4"/>
    <w:rsid w:val="00FF12B5"/>
    <w:rsid w:val="00FF26D0"/>
    <w:rsid w:val="00FF443A"/>
    <w:rsid w:val="00FF4DCB"/>
    <w:rsid w:val="00FF504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504EF5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7687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768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76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76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E768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E768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3E7687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sid w:val="003E7687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styleId="TOC1">
    <w:name w:val="toc 1"/>
    <w:basedOn w:val="Normal"/>
    <w:next w:val="Normal"/>
    <w:uiPriority w:val="39"/>
    <w:qFormat/>
    <w:rsid w:val="007C4F16"/>
    <w:pPr>
      <w:tabs>
        <w:tab w:val="left" w:pos="480"/>
        <w:tab w:val="right" w:leader="dot" w:pos="9027"/>
      </w:tabs>
      <w:ind w:right="6"/>
      <w:jc w:val="both"/>
    </w:pPr>
    <w:rPr>
      <w:rFonts w:ascii="Times New Roman" w:eastAsia="Times New Roman" w:hAnsi="Times New Roman" w:cs="Times New Roman"/>
      <w:color w:val="333333"/>
      <w:lang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3E768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E76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sid w:val="003E7687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3E768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E768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Hyperlink">
    <w:name w:val="Hyperlink"/>
    <w:basedOn w:val="DefaultParagraphFont"/>
    <w:uiPriority w:val="99"/>
    <w:unhideWhenUsed/>
    <w:rsid w:val="003E7687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3E7687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E76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7687"/>
    <w:rPr>
      <w:rFonts w:ascii="Tahoma" w:eastAsiaTheme="minorHAns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E7687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E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687"/>
    <w:rPr>
      <w:rFonts w:eastAsiaTheme="minorHAnsi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3E7687"/>
  </w:style>
  <w:style w:type="paragraph" w:styleId="Header">
    <w:name w:val="header"/>
    <w:basedOn w:val="Normal"/>
    <w:link w:val="HeaderChar"/>
    <w:uiPriority w:val="99"/>
    <w:unhideWhenUsed/>
    <w:rsid w:val="003E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687"/>
    <w:rPr>
      <w:rFonts w:eastAsiaTheme="minorHAnsi"/>
      <w:sz w:val="22"/>
      <w:szCs w:val="22"/>
    </w:rPr>
  </w:style>
  <w:style w:type="character" w:styleId="LineNumber">
    <w:name w:val="line number"/>
    <w:basedOn w:val="DefaultParagraphFont"/>
    <w:uiPriority w:val="99"/>
    <w:semiHidden/>
    <w:unhideWhenUsed/>
    <w:rsid w:val="003E7687"/>
  </w:style>
  <w:style w:type="paragraph" w:customStyle="1" w:styleId="Paragraph">
    <w:name w:val="Paragraph"/>
    <w:basedOn w:val="Normal"/>
    <w:rsid w:val="00256AD7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AbstractSummary">
    <w:name w:val="Abstract/Summary"/>
    <w:basedOn w:val="Normal"/>
    <w:rsid w:val="00F11D50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eferencesandnotes">
    <w:name w:val="References and notes"/>
    <w:basedOn w:val="Normal"/>
    <w:rsid w:val="00760760"/>
    <w:pPr>
      <w:spacing w:before="120" w:after="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efhead">
    <w:name w:val="Ref head"/>
    <w:basedOn w:val="Normal"/>
    <w:rsid w:val="00760760"/>
    <w:pPr>
      <w:keepNext/>
      <w:spacing w:before="120" w:after="12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</w:rPr>
  </w:style>
  <w:style w:type="character" w:customStyle="1" w:styleId="custom-cit-author">
    <w:name w:val="custom-cit-author"/>
    <w:basedOn w:val="DefaultParagraphFont"/>
    <w:rsid w:val="00760760"/>
  </w:style>
  <w:style w:type="character" w:customStyle="1" w:styleId="custom-cit-title">
    <w:name w:val="custom-cit-title"/>
    <w:basedOn w:val="DefaultParagraphFont"/>
    <w:rsid w:val="00760760"/>
  </w:style>
  <w:style w:type="character" w:customStyle="1" w:styleId="custom-cit-jour-title">
    <w:name w:val="custom-cit-jour-title"/>
    <w:basedOn w:val="DefaultParagraphFont"/>
    <w:rsid w:val="00760760"/>
  </w:style>
  <w:style w:type="character" w:customStyle="1" w:styleId="custom-cit-volume">
    <w:name w:val="custom-cit-volume"/>
    <w:basedOn w:val="DefaultParagraphFont"/>
    <w:rsid w:val="00760760"/>
  </w:style>
  <w:style w:type="character" w:customStyle="1" w:styleId="custom-cit-volume-sep">
    <w:name w:val="custom-cit-volume-sep"/>
    <w:basedOn w:val="DefaultParagraphFont"/>
    <w:rsid w:val="00760760"/>
  </w:style>
  <w:style w:type="character" w:customStyle="1" w:styleId="custom-cit-fpage">
    <w:name w:val="custom-cit-fpage"/>
    <w:basedOn w:val="DefaultParagraphFont"/>
    <w:rsid w:val="00760760"/>
  </w:style>
  <w:style w:type="character" w:customStyle="1" w:styleId="custom-cit-date">
    <w:name w:val="custom-cit-date"/>
    <w:basedOn w:val="DefaultParagraphFont"/>
    <w:rsid w:val="00760760"/>
  </w:style>
  <w:style w:type="paragraph" w:customStyle="1" w:styleId="Acknowledgement">
    <w:name w:val="Acknowledgement"/>
    <w:basedOn w:val="Referencesandnotes"/>
    <w:rsid w:val="00726FE8"/>
  </w:style>
  <w:style w:type="paragraph" w:customStyle="1" w:styleId="Legend">
    <w:name w:val="Legend"/>
    <w:basedOn w:val="Normal"/>
    <w:rsid w:val="00FF12B5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kern w:val="28"/>
      <w:sz w:val="24"/>
      <w:szCs w:val="24"/>
    </w:rPr>
  </w:style>
  <w:style w:type="paragraph" w:customStyle="1" w:styleId="SOMContent">
    <w:name w:val="SOMContent"/>
    <w:basedOn w:val="Normal"/>
    <w:rsid w:val="00FF12B5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OMHead">
    <w:name w:val="SOMHead"/>
    <w:basedOn w:val="Normal"/>
    <w:rsid w:val="00FF12B5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kern w:val="28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893ED4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93ED4"/>
    <w:pPr>
      <w:spacing w:line="240" w:lineRule="auto"/>
      <w:jc w:val="both"/>
    </w:pPr>
    <w:rPr>
      <w:rFonts w:ascii="Times New Roman" w:hAnsi="Times New Roman"/>
      <w:b/>
      <w:bCs/>
      <w:color w:val="4F81BD" w:themeColor="accent1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893ED4"/>
    <w:pPr>
      <w:spacing w:after="0" w:line="240" w:lineRule="auto"/>
      <w:jc w:val="both"/>
    </w:pPr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3ED4"/>
    <w:rPr>
      <w:rFonts w:ascii="Times New Roman" w:eastAsiaTheme="minorHAnsi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893ED4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893E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3ED4"/>
    <w:pPr>
      <w:spacing w:line="240" w:lineRule="auto"/>
      <w:jc w:val="both"/>
    </w:pPr>
    <w:rPr>
      <w:rFonts w:ascii="Times New Roman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3ED4"/>
    <w:rPr>
      <w:rFonts w:ascii="Times New Roman" w:eastAsiaTheme="minorHAnsi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3E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3ED4"/>
    <w:rPr>
      <w:rFonts w:ascii="Times New Roman" w:eastAsiaTheme="minorHAnsi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93ED4"/>
    <w:rPr>
      <w:rFonts w:ascii="Times New Roman" w:eastAsiaTheme="minorHAnsi" w:hAnsi="Times New Roman"/>
      <w:sz w:val="20"/>
      <w:szCs w:val="22"/>
    </w:rPr>
  </w:style>
  <w:style w:type="table" w:customStyle="1" w:styleId="Grilledutableau1">
    <w:name w:val="Grille du tableau1"/>
    <w:basedOn w:val="TableNormal"/>
    <w:next w:val="TableGrid"/>
    <w:uiPriority w:val="59"/>
    <w:rsid w:val="00893ED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lledutableau2">
    <w:name w:val="Grille du tableau2"/>
    <w:basedOn w:val="TableNormal"/>
    <w:next w:val="TableGrid"/>
    <w:uiPriority w:val="59"/>
    <w:rsid w:val="00893ED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Bullet">
    <w:name w:val="List Bullet"/>
    <w:basedOn w:val="Normal"/>
    <w:uiPriority w:val="99"/>
    <w:unhideWhenUsed/>
    <w:rsid w:val="00893ED4"/>
    <w:pPr>
      <w:numPr>
        <w:numId w:val="5"/>
      </w:numPr>
      <w:contextualSpacing/>
      <w:jc w:val="both"/>
    </w:pPr>
    <w:rPr>
      <w:rFonts w:ascii="Times New Roman" w:hAnsi="Times New Roman"/>
      <w:sz w:val="20"/>
    </w:rPr>
  </w:style>
  <w:style w:type="numbering" w:customStyle="1" w:styleId="NoList1">
    <w:name w:val="No List1"/>
    <w:next w:val="NoList"/>
    <w:uiPriority w:val="99"/>
    <w:semiHidden/>
    <w:unhideWhenUsed/>
    <w:rsid w:val="00893ED4"/>
  </w:style>
  <w:style w:type="paragraph" w:styleId="DocumentMap">
    <w:name w:val="Document Map"/>
    <w:basedOn w:val="Normal"/>
    <w:link w:val="DocumentMapChar"/>
    <w:uiPriority w:val="99"/>
    <w:semiHidden/>
    <w:unhideWhenUsed/>
    <w:rsid w:val="00893E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3ED4"/>
    <w:rPr>
      <w:rFonts w:ascii="Tahoma" w:eastAsiaTheme="minorHAnsi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E7687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768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768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768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E768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E7687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3E7687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sid w:val="003E7687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paragraph" w:styleId="TOC1">
    <w:name w:val="toc 1"/>
    <w:basedOn w:val="Normal"/>
    <w:next w:val="Normal"/>
    <w:uiPriority w:val="39"/>
    <w:qFormat/>
    <w:rsid w:val="007C4F16"/>
    <w:pPr>
      <w:tabs>
        <w:tab w:val="left" w:pos="480"/>
        <w:tab w:val="right" w:leader="dot" w:pos="9027"/>
      </w:tabs>
      <w:ind w:right="6"/>
      <w:jc w:val="both"/>
    </w:pPr>
    <w:rPr>
      <w:rFonts w:ascii="Times New Roman" w:eastAsia="Times New Roman" w:hAnsi="Times New Roman" w:cs="Times New Roman"/>
      <w:color w:val="333333"/>
      <w:lang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3E768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E768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sid w:val="003E7687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3E768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E768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Hyperlink">
    <w:name w:val="Hyperlink"/>
    <w:basedOn w:val="DefaultParagraphFont"/>
    <w:uiPriority w:val="99"/>
    <w:unhideWhenUsed/>
    <w:rsid w:val="003E7687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3E7687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E768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7687"/>
    <w:rPr>
      <w:rFonts w:ascii="Tahoma" w:eastAsiaTheme="minorHAnsi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E7687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E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E7687"/>
    <w:rPr>
      <w:rFonts w:eastAsiaTheme="minorHAnsi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3E7687"/>
  </w:style>
  <w:style w:type="paragraph" w:styleId="Header">
    <w:name w:val="header"/>
    <w:basedOn w:val="Normal"/>
    <w:link w:val="HeaderChar"/>
    <w:uiPriority w:val="99"/>
    <w:unhideWhenUsed/>
    <w:rsid w:val="003E7687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E7687"/>
    <w:rPr>
      <w:rFonts w:eastAsiaTheme="minorHAnsi"/>
      <w:sz w:val="22"/>
      <w:szCs w:val="22"/>
    </w:rPr>
  </w:style>
  <w:style w:type="character" w:styleId="LineNumber">
    <w:name w:val="line number"/>
    <w:basedOn w:val="DefaultParagraphFont"/>
    <w:uiPriority w:val="99"/>
    <w:semiHidden/>
    <w:unhideWhenUsed/>
    <w:rsid w:val="003E7687"/>
  </w:style>
  <w:style w:type="paragraph" w:customStyle="1" w:styleId="Paragraph">
    <w:name w:val="Paragraph"/>
    <w:basedOn w:val="Normal"/>
    <w:rsid w:val="00256AD7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AbstractSummary">
    <w:name w:val="Abstract/Summary"/>
    <w:basedOn w:val="Normal"/>
    <w:rsid w:val="00F11D50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eferencesandnotes">
    <w:name w:val="References and notes"/>
    <w:basedOn w:val="Normal"/>
    <w:rsid w:val="00760760"/>
    <w:pPr>
      <w:spacing w:before="120" w:after="0" w:line="240" w:lineRule="auto"/>
      <w:ind w:left="720" w:hanging="72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efhead">
    <w:name w:val="Ref head"/>
    <w:basedOn w:val="Normal"/>
    <w:rsid w:val="00760760"/>
    <w:pPr>
      <w:keepNext/>
      <w:spacing w:before="120" w:after="120" w:line="240" w:lineRule="auto"/>
      <w:outlineLvl w:val="0"/>
    </w:pPr>
    <w:rPr>
      <w:rFonts w:ascii="Times New Roman" w:eastAsia="Times New Roman" w:hAnsi="Times New Roman" w:cs="Times New Roman"/>
      <w:b/>
      <w:bCs/>
      <w:kern w:val="28"/>
      <w:sz w:val="24"/>
      <w:szCs w:val="24"/>
    </w:rPr>
  </w:style>
  <w:style w:type="character" w:customStyle="1" w:styleId="custom-cit-author">
    <w:name w:val="custom-cit-author"/>
    <w:basedOn w:val="DefaultParagraphFont"/>
    <w:rsid w:val="00760760"/>
  </w:style>
  <w:style w:type="character" w:customStyle="1" w:styleId="custom-cit-title">
    <w:name w:val="custom-cit-title"/>
    <w:basedOn w:val="DefaultParagraphFont"/>
    <w:rsid w:val="00760760"/>
  </w:style>
  <w:style w:type="character" w:customStyle="1" w:styleId="custom-cit-jour-title">
    <w:name w:val="custom-cit-jour-title"/>
    <w:basedOn w:val="DefaultParagraphFont"/>
    <w:rsid w:val="00760760"/>
  </w:style>
  <w:style w:type="character" w:customStyle="1" w:styleId="custom-cit-volume">
    <w:name w:val="custom-cit-volume"/>
    <w:basedOn w:val="DefaultParagraphFont"/>
    <w:rsid w:val="00760760"/>
  </w:style>
  <w:style w:type="character" w:customStyle="1" w:styleId="custom-cit-volume-sep">
    <w:name w:val="custom-cit-volume-sep"/>
    <w:basedOn w:val="DefaultParagraphFont"/>
    <w:rsid w:val="00760760"/>
  </w:style>
  <w:style w:type="character" w:customStyle="1" w:styleId="custom-cit-fpage">
    <w:name w:val="custom-cit-fpage"/>
    <w:basedOn w:val="DefaultParagraphFont"/>
    <w:rsid w:val="00760760"/>
  </w:style>
  <w:style w:type="character" w:customStyle="1" w:styleId="custom-cit-date">
    <w:name w:val="custom-cit-date"/>
    <w:basedOn w:val="DefaultParagraphFont"/>
    <w:rsid w:val="00760760"/>
  </w:style>
  <w:style w:type="paragraph" w:customStyle="1" w:styleId="Acknowledgement">
    <w:name w:val="Acknowledgement"/>
    <w:basedOn w:val="Referencesandnotes"/>
    <w:rsid w:val="00726FE8"/>
  </w:style>
  <w:style w:type="paragraph" w:customStyle="1" w:styleId="Legend">
    <w:name w:val="Legend"/>
    <w:basedOn w:val="Normal"/>
    <w:rsid w:val="00FF12B5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kern w:val="28"/>
      <w:sz w:val="24"/>
      <w:szCs w:val="24"/>
    </w:rPr>
  </w:style>
  <w:style w:type="paragraph" w:customStyle="1" w:styleId="SOMContent">
    <w:name w:val="SOMContent"/>
    <w:basedOn w:val="Normal"/>
    <w:rsid w:val="00FF12B5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OMHead">
    <w:name w:val="SOMHead"/>
    <w:basedOn w:val="Normal"/>
    <w:rsid w:val="00FF12B5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kern w:val="28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893ED4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93ED4"/>
    <w:pPr>
      <w:spacing w:line="240" w:lineRule="auto"/>
      <w:jc w:val="both"/>
    </w:pPr>
    <w:rPr>
      <w:rFonts w:ascii="Times New Roman" w:hAnsi="Times New Roman"/>
      <w:b/>
      <w:bCs/>
      <w:color w:val="4F81BD" w:themeColor="accent1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893ED4"/>
    <w:pPr>
      <w:spacing w:after="0" w:line="240" w:lineRule="auto"/>
      <w:jc w:val="both"/>
    </w:pPr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3ED4"/>
    <w:rPr>
      <w:rFonts w:ascii="Times New Roman" w:eastAsiaTheme="minorHAnsi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893ED4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893E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3ED4"/>
    <w:pPr>
      <w:spacing w:line="240" w:lineRule="auto"/>
      <w:jc w:val="both"/>
    </w:pPr>
    <w:rPr>
      <w:rFonts w:ascii="Times New Roman" w:hAnsi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3ED4"/>
    <w:rPr>
      <w:rFonts w:ascii="Times New Roman" w:eastAsiaTheme="minorHAnsi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3E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3ED4"/>
    <w:rPr>
      <w:rFonts w:ascii="Times New Roman" w:eastAsiaTheme="minorHAnsi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93ED4"/>
    <w:rPr>
      <w:rFonts w:ascii="Times New Roman" w:eastAsiaTheme="minorHAnsi" w:hAnsi="Times New Roman"/>
      <w:sz w:val="20"/>
      <w:szCs w:val="22"/>
    </w:rPr>
  </w:style>
  <w:style w:type="table" w:customStyle="1" w:styleId="Grilledutableau1">
    <w:name w:val="Grille du tableau1"/>
    <w:basedOn w:val="TableNormal"/>
    <w:next w:val="TableGrid"/>
    <w:uiPriority w:val="59"/>
    <w:rsid w:val="00893ED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lledutableau2">
    <w:name w:val="Grille du tableau2"/>
    <w:basedOn w:val="TableNormal"/>
    <w:next w:val="TableGrid"/>
    <w:uiPriority w:val="59"/>
    <w:rsid w:val="00893ED4"/>
    <w:rPr>
      <w:rFonts w:eastAsiaTheme="minorHAns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Bullet">
    <w:name w:val="List Bullet"/>
    <w:basedOn w:val="Normal"/>
    <w:uiPriority w:val="99"/>
    <w:unhideWhenUsed/>
    <w:rsid w:val="00893ED4"/>
    <w:pPr>
      <w:numPr>
        <w:numId w:val="5"/>
      </w:numPr>
      <w:contextualSpacing/>
      <w:jc w:val="both"/>
    </w:pPr>
    <w:rPr>
      <w:rFonts w:ascii="Times New Roman" w:hAnsi="Times New Roman"/>
      <w:sz w:val="20"/>
    </w:rPr>
  </w:style>
  <w:style w:type="numbering" w:customStyle="1" w:styleId="NoList1">
    <w:name w:val="No List1"/>
    <w:next w:val="NoList"/>
    <w:uiPriority w:val="99"/>
    <w:semiHidden/>
    <w:unhideWhenUsed/>
    <w:rsid w:val="00893ED4"/>
  </w:style>
  <w:style w:type="paragraph" w:styleId="DocumentMap">
    <w:name w:val="Document Map"/>
    <w:basedOn w:val="Normal"/>
    <w:link w:val="DocumentMapChar"/>
    <w:uiPriority w:val="99"/>
    <w:semiHidden/>
    <w:unhideWhenUsed/>
    <w:rsid w:val="00893E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3ED4"/>
    <w:rPr>
      <w:rFonts w:ascii="Tahoma" w:eastAsiaTheme="minorHAnsi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3A23DC-3BBC-2A48-B4BF-C73A472BE0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30</Words>
  <Characters>6445</Characters>
  <Application>Microsoft Macintosh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PFL</Company>
  <LinksUpToDate>false</LinksUpToDate>
  <CharactersWithSpaces>75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VIT EPFL</dc:creator>
  <cp:lastModifiedBy>Melanie Blokesch-private</cp:lastModifiedBy>
  <cp:revision>4</cp:revision>
  <cp:lastPrinted>2014-10-10T16:51:00Z</cp:lastPrinted>
  <dcterms:created xsi:type="dcterms:W3CDTF">2014-10-20T11:22:00Z</dcterms:created>
  <dcterms:modified xsi:type="dcterms:W3CDTF">2014-10-21T14:19:00Z</dcterms:modified>
</cp:coreProperties>
</file>